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391CBF" w14:textId="2D35BD71" w:rsidR="00296182" w:rsidRPr="00296182" w:rsidRDefault="00296182" w:rsidP="00296182">
      <w:pPr>
        <w:rPr>
          <w:lang w:val="en-AU"/>
        </w:rPr>
      </w:pPr>
      <w:bookmarkStart w:id="0" w:name="evaluation"/>
      <w:r w:rsidRPr="00296182">
        <w:rPr>
          <w:lang w:val="en-AU"/>
        </w:rPr>
        <w:t>library(</w:t>
      </w:r>
      <w:proofErr w:type="spellStart"/>
      <w:r w:rsidRPr="00296182">
        <w:rPr>
          <w:lang w:val="en-AU"/>
        </w:rPr>
        <w:t>tidyverse</w:t>
      </w:r>
      <w:proofErr w:type="spellEnd"/>
      <w:r w:rsidRPr="00296182">
        <w:rPr>
          <w:lang w:val="en-AU"/>
        </w:rPr>
        <w:t>)</w:t>
      </w:r>
      <w:r>
        <w:rPr>
          <w:lang w:val="en-AU"/>
        </w:rPr>
        <w:fldChar w:fldCharType="begin"/>
      </w:r>
      <w:r w:rsidR="005921A9">
        <w:rPr>
          <w:lang w:val="en-AU"/>
        </w:rPr>
        <w:instrText xml:space="preserve"> ADDIN EN.CITE &lt;EndNote&gt;&lt;Cite&gt;&lt;Author&gt;Wickham&lt;/Author&gt;&lt;Year&gt;2019&lt;/Year&gt;&lt;RecNum&gt;104&lt;/RecNum&gt;&lt;DisplayText&gt;(Wickham, Averick et al. 2019)&lt;/DisplayText&gt;&lt;record&gt;&lt;rec-number&gt;104&lt;/rec-number&gt;&lt;foreign-keys&gt;&lt;key app="EN" db-id="epa2vv5v0xz526e2ssa59wxvda0zxw5t5ew9" timestamp="1636345789"&gt;104&lt;/key&gt;&lt;/foreign-keys&gt;&lt;ref-type name="Journal Article"&gt;17&lt;/ref-type&gt;&lt;contributors&gt;&lt;authors&gt;&lt;author&gt;Hadley Wickham &lt;/author&gt;&lt;author&gt;Mara Averick &lt;/author&gt;&lt;author&gt;Jennifer Bryan &lt;/author&gt;&lt;author&gt;Chang Winston &lt;/author&gt;&lt;author&gt;Lucy D&amp;apos;Agostino McGowan&lt;/author&gt;&lt;author&gt;Romain François &lt;/author&gt;&lt;author&gt;Garrett Grolemund &lt;/author&gt;&lt;author&gt;Alex Hayes &lt;/author&gt;&lt;author&gt;Lionel Henry &lt;/author&gt;&lt;author&gt;Jim Hester &lt;/author&gt;&lt;author&gt;Max Kuhn &lt;/author&gt;&lt;author&gt;Thomas Lin Pedersen&lt;/author&gt;&lt;author&gt;Evan Miller &lt;/author&gt;&lt;author&gt;Stephan Milton Bache&lt;/author&gt;&lt;author&gt;Kirill Müller &lt;/author&gt;&lt;author&gt;Jeroen Ooms &lt;/author&gt;&lt;author&gt;David Robinson &lt;/author&gt;&lt;author&gt;Dana Paige Seidel&lt;/author&gt;&lt;author&gt;Vitalie Spinu &lt;/author&gt;&lt;author&gt;Kohske Takahashi &lt;/author&gt;&lt;author&gt;Davis Vaughan &lt;/author&gt;&lt;author&gt;Claus Wilke &lt;/author&gt;&lt;author&gt;Kara Woo &lt;/author&gt;&lt;author&gt;Hiroaki Yutani &lt;/author&gt;&lt;/authors&gt;&lt;/contributors&gt;&lt;titles&gt;&lt;title&gt;Welcome to the {tidyverse}&lt;/title&gt;&lt;secondary-title&gt;Journal of Open Source Software&lt;/secondary-title&gt;&lt;/titles&gt;&lt;pages&gt;1686&lt;/pages&gt;&lt;volume&gt;4&lt;/volume&gt;&lt;number&gt;43&lt;/number&gt;&lt;dates&gt;&lt;year&gt;2019&lt;/year&gt;&lt;/dates&gt;&lt;urls&gt;&lt;/urls&gt;&lt;electronic-resource-num&gt;10.21105/joss.01686&lt;/electronic-resource-num&gt;&lt;/record&gt;&lt;/Cite&gt;&lt;/EndNote&gt;</w:instrText>
      </w:r>
      <w:r>
        <w:rPr>
          <w:lang w:val="en-AU"/>
        </w:rPr>
        <w:fldChar w:fldCharType="separate"/>
      </w:r>
      <w:r w:rsidR="005921A9">
        <w:rPr>
          <w:noProof/>
          <w:lang w:val="en-AU"/>
        </w:rPr>
        <w:t>(Wickham, Averick et al. 2019)</w:t>
      </w:r>
      <w:r>
        <w:rPr>
          <w:lang w:val="en-AU"/>
        </w:rPr>
        <w:fldChar w:fldCharType="end"/>
      </w:r>
      <w:r w:rsidR="00557042" w:rsidRPr="00296182">
        <w:rPr>
          <w:lang w:val="en-AU"/>
        </w:rPr>
        <w:t xml:space="preserve"> </w:t>
      </w:r>
      <w:r w:rsidR="005921A9">
        <w:rPr>
          <w:lang w:val="en-AU"/>
        </w:rPr>
        <w:fldChar w:fldCharType="begin"/>
      </w:r>
      <w:r w:rsidR="005921A9">
        <w:rPr>
          <w:lang w:val="en-AU"/>
        </w:rPr>
        <w:instrText xml:space="preserve"> ADDIN EN.CITE &lt;EndNote&gt;&lt;Cite&gt;&lt;Author&gt;Wickham&lt;/Author&gt;&lt;Year&gt;2019&lt;/Year&gt;&lt;RecNum&gt;104&lt;/RecNum&gt;&lt;DisplayText&gt;(Wickham, Averick et al. 2019)&lt;/DisplayText&gt;&lt;record&gt;&lt;rec-number&gt;104&lt;/rec-number&gt;&lt;foreign-keys&gt;&lt;key app="EN" db-id="epa2vv5v0xz526e2ssa59wxvda0zxw5t5ew9" timestamp="1636345789"&gt;104&lt;/key&gt;&lt;/foreign-keys&gt;&lt;ref-type name="Journal Article"&gt;17&lt;/ref-type&gt;&lt;contributors&gt;&lt;authors&gt;&lt;author&gt;Hadley Wickham &lt;/author&gt;&lt;author&gt;Mara Averick &lt;/author&gt;&lt;author&gt;Jennifer Bryan &lt;/author&gt;&lt;author&gt;Chang Winston &lt;/author&gt;&lt;author&gt;Lucy D&amp;apos;Agostino McGowan&lt;/author&gt;&lt;author&gt;Romain François &lt;/author&gt;&lt;author&gt;Garrett Grolemund &lt;/author&gt;&lt;author&gt;Alex Hayes &lt;/author&gt;&lt;author&gt;Lionel Henry &lt;/author&gt;&lt;author&gt;Jim Hester &lt;/author&gt;&lt;author&gt;Max Kuhn &lt;/author&gt;&lt;author&gt;Thomas Lin Pedersen&lt;/author&gt;&lt;author&gt;Evan Miller &lt;/author&gt;&lt;author&gt;Stephan Milton Bache&lt;/author&gt;&lt;author&gt;Kirill Müller &lt;/author&gt;&lt;author&gt;Jeroen Ooms &lt;/author&gt;&lt;author&gt;David Robinson &lt;/author&gt;&lt;author&gt;Dana Paige Seidel&lt;/author&gt;&lt;author&gt;Vitalie Spinu &lt;/author&gt;&lt;author&gt;Kohske Takahashi &lt;/author&gt;&lt;author&gt;Davis Vaughan &lt;/author&gt;&lt;author&gt;Claus Wilke &lt;/author&gt;&lt;author&gt;Kara Woo &lt;/author&gt;&lt;author&gt;Hiroaki Yutani &lt;/author&gt;&lt;/authors&gt;&lt;/contributors&gt;&lt;titles&gt;&lt;title&gt;Welcome to the {tidyverse}&lt;/title&gt;&lt;secondary-title&gt;Journal of Open Source Software&lt;/secondary-title&gt;&lt;/titles&gt;&lt;pages&gt;1686&lt;/pages&gt;&lt;volume&gt;4&lt;/volume&gt;&lt;number&gt;43&lt;/number&gt;&lt;dates&gt;&lt;year&gt;2019&lt;/year&gt;&lt;/dates&gt;&lt;urls&gt;&lt;/urls&gt;&lt;electronic-resource-num&gt;10.21105/joss.01686&lt;/electronic-resource-num&gt;&lt;/record&gt;&lt;/Cite&gt;&lt;/EndNote&gt;</w:instrText>
      </w:r>
      <w:r w:rsidR="005921A9">
        <w:rPr>
          <w:lang w:val="en-AU"/>
        </w:rPr>
        <w:fldChar w:fldCharType="separate"/>
      </w:r>
      <w:r w:rsidR="005921A9">
        <w:rPr>
          <w:noProof/>
          <w:lang w:val="en-AU"/>
        </w:rPr>
        <w:t>(Wickham, Averick et al. 2019)</w:t>
      </w:r>
      <w:r w:rsidR="005921A9">
        <w:rPr>
          <w:lang w:val="en-AU"/>
        </w:rPr>
        <w:fldChar w:fldCharType="end"/>
      </w:r>
    </w:p>
    <w:p w14:paraId="27109C3C" w14:textId="11D91C9D" w:rsidR="00296182" w:rsidRPr="00296182" w:rsidRDefault="00296182" w:rsidP="00296182">
      <w:pPr>
        <w:rPr>
          <w:lang w:val="en-AU"/>
        </w:rPr>
      </w:pPr>
      <w:r w:rsidRPr="00296182">
        <w:rPr>
          <w:lang w:val="en-AU"/>
        </w:rPr>
        <w:t>library(</w:t>
      </w:r>
      <w:proofErr w:type="spellStart"/>
      <w:r w:rsidRPr="00296182">
        <w:rPr>
          <w:lang w:val="en-AU"/>
        </w:rPr>
        <w:t>knit</w:t>
      </w:r>
      <w:r w:rsidR="0066027F">
        <w:rPr>
          <w:lang w:val="en-AU"/>
        </w:rPr>
        <w:t>r</w:t>
      </w:r>
      <w:proofErr w:type="spellEnd"/>
      <w:r w:rsidR="0066027F">
        <w:rPr>
          <w:lang w:val="en-AU"/>
        </w:rPr>
        <w:t xml:space="preserve">) </w:t>
      </w:r>
      <w:r w:rsidR="00341944">
        <w:rPr>
          <w:lang w:val="en-AU"/>
        </w:rPr>
        <w:fldChar w:fldCharType="begin"/>
      </w:r>
      <w:r w:rsidR="00341944">
        <w:rPr>
          <w:lang w:val="en-AU"/>
        </w:rPr>
        <w:instrText xml:space="preserve"> ADDIN EN.CITE &lt;EndNote&gt;&lt;Cite&gt;&lt;Author&gt;Xie&lt;/Author&gt;&lt;Year&gt;2013&lt;/Year&gt;&lt;RecNum&gt;126&lt;/RecNum&gt;&lt;DisplayText&gt;(Xie 2013)&lt;/DisplayText&gt;&lt;record&gt;&lt;rec-number&gt;126&lt;/rec-number&gt;&lt;foreign-keys&gt;&lt;key app="EN" db-id="epa2vv5v0xz526e2ssa59wxvda0zxw5t5ew9" timestamp="1648470915"&gt;126&lt;/key&gt;&lt;/foreign-keys&gt;&lt;ref-type name="Journal Article"&gt;17&lt;/ref-type&gt;&lt;contributors&gt;&lt;authors&gt;&lt;author&gt;Xie, Yihui&lt;/author&gt;&lt;/authors&gt;&lt;/contributors&gt;&lt;titles&gt;&lt;title&gt;knitr: A general-purpose Tool for dynamic report generation in R&lt;/title&gt;&lt;secondary-title&gt;R package version&lt;/secondary-title&gt;&lt;/titles&gt;&lt;periodical&gt;&lt;full-title&gt;R package version&lt;/full-title&gt;&lt;/periodical&gt;&lt;volume&gt;1&lt;/volume&gt;&lt;number&gt;1&lt;/number&gt;&lt;dates&gt;&lt;year&gt;2013&lt;/year&gt;&lt;/dates&gt;&lt;urls&gt;&lt;/urls&gt;&lt;/record&gt;&lt;/Cite&gt;&lt;/EndNote&gt;</w:instrText>
      </w:r>
      <w:r w:rsidR="00341944">
        <w:rPr>
          <w:lang w:val="en-AU"/>
        </w:rPr>
        <w:fldChar w:fldCharType="separate"/>
      </w:r>
      <w:r w:rsidR="00341944">
        <w:rPr>
          <w:noProof/>
          <w:lang w:val="en-AU"/>
        </w:rPr>
        <w:t>(Xie 2013)</w:t>
      </w:r>
      <w:r w:rsidR="00341944">
        <w:rPr>
          <w:lang w:val="en-AU"/>
        </w:rPr>
        <w:fldChar w:fldCharType="end"/>
      </w:r>
    </w:p>
    <w:p w14:paraId="504094C6" w14:textId="52F16350" w:rsidR="00296182" w:rsidRPr="00296182" w:rsidRDefault="00296182" w:rsidP="00296182">
      <w:pPr>
        <w:rPr>
          <w:lang w:val="en-AU"/>
        </w:rPr>
      </w:pPr>
      <w:r w:rsidRPr="00296182">
        <w:rPr>
          <w:lang w:val="en-AU"/>
        </w:rPr>
        <w:t>library(</w:t>
      </w:r>
      <w:proofErr w:type="spellStart"/>
      <w:r w:rsidRPr="00296182">
        <w:rPr>
          <w:lang w:val="en-AU"/>
        </w:rPr>
        <w:t>skimr</w:t>
      </w:r>
      <w:proofErr w:type="spellEnd"/>
      <w:r w:rsidRPr="00296182">
        <w:rPr>
          <w:lang w:val="en-AU"/>
        </w:rPr>
        <w:t>)</w:t>
      </w:r>
      <w:r w:rsidR="00E52BAC">
        <w:rPr>
          <w:lang w:val="en-AU"/>
        </w:rPr>
        <w:fldChar w:fldCharType="begin"/>
      </w:r>
      <w:r w:rsidR="00E52BAC">
        <w:rPr>
          <w:lang w:val="en-AU"/>
        </w:rPr>
        <w:instrText xml:space="preserve"> ADDIN EN.CITE &lt;EndNote&gt;&lt;Cite&gt;&lt;Author&gt;McNamara&lt;/Author&gt;&lt;Year&gt;2018&lt;/Year&gt;&lt;RecNum&gt;127&lt;/RecNum&gt;&lt;DisplayText&gt;(McNamara, Arino de la Rubia et al. 2018)&lt;/DisplayText&gt;&lt;record&gt;&lt;rec-number&gt;127&lt;/rec-number&gt;&lt;foreign-keys&gt;&lt;key app="EN" db-id="epa2vv5v0xz526e2ssa59wxvda0zxw5t5ew9" timestamp="1648471016"&gt;127&lt;/key&gt;&lt;/foreign-keys&gt;&lt;ref-type name="Journal Article"&gt;17&lt;/ref-type&gt;&lt;contributors&gt;&lt;authors&gt;&lt;author&gt;McNamara, Amelia&lt;/author&gt;&lt;author&gt;Arino de la Rubia, E&lt;/author&gt;&lt;author&gt;Zhu, Hao&lt;/author&gt;&lt;author&gt;Ellis, Shannon&lt;/author&gt;&lt;author&gt;Quinn, Michael&lt;/author&gt;&lt;/authors&gt;&lt;/contributors&gt;&lt;titles&gt;&lt;title&gt;skimr: Compact and flexible summaries of data&lt;/title&gt;&lt;secondary-title&gt;R package version&lt;/secondary-title&gt;&lt;/titles&gt;&lt;periodical&gt;&lt;full-title&gt;R package version&lt;/full-title&gt;&lt;/periodical&gt;&lt;volume&gt;1&lt;/volume&gt;&lt;number&gt;1&lt;/number&gt;&lt;dates&gt;&lt;year&gt;2018&lt;/year&gt;&lt;/dates&gt;&lt;urls&gt;&lt;/urls&gt;&lt;/record&gt;&lt;/Cite&gt;&lt;/EndNote&gt;</w:instrText>
      </w:r>
      <w:r w:rsidR="00E52BAC">
        <w:rPr>
          <w:lang w:val="en-AU"/>
        </w:rPr>
        <w:fldChar w:fldCharType="separate"/>
      </w:r>
      <w:r w:rsidR="00E52BAC">
        <w:rPr>
          <w:noProof/>
          <w:lang w:val="en-AU"/>
        </w:rPr>
        <w:t>(McNamara, Arino de la Rubia et al. 2018)</w:t>
      </w:r>
      <w:r w:rsidR="00E52BAC">
        <w:rPr>
          <w:lang w:val="en-AU"/>
        </w:rPr>
        <w:fldChar w:fldCharType="end"/>
      </w:r>
    </w:p>
    <w:p w14:paraId="58983DEE" w14:textId="6C0EC73D" w:rsidR="00296182" w:rsidRPr="00296182" w:rsidRDefault="00296182" w:rsidP="00296182">
      <w:pPr>
        <w:rPr>
          <w:lang w:val="en-AU"/>
        </w:rPr>
      </w:pPr>
      <w:r w:rsidRPr="00296182">
        <w:rPr>
          <w:lang w:val="en-AU"/>
        </w:rPr>
        <w:t>library(</w:t>
      </w:r>
      <w:proofErr w:type="spellStart"/>
      <w:r w:rsidRPr="00296182">
        <w:rPr>
          <w:lang w:val="en-AU"/>
        </w:rPr>
        <w:t>gmodels</w:t>
      </w:r>
      <w:proofErr w:type="spellEnd"/>
      <w:r w:rsidRPr="00296182">
        <w:rPr>
          <w:lang w:val="en-AU"/>
        </w:rPr>
        <w:t>)</w:t>
      </w:r>
      <w:r w:rsidR="00EB083B">
        <w:rPr>
          <w:lang w:val="en-AU"/>
        </w:rPr>
        <w:fldChar w:fldCharType="begin"/>
      </w:r>
      <w:r w:rsidR="00EB083B">
        <w:rPr>
          <w:lang w:val="en-AU"/>
        </w:rPr>
        <w:instrText xml:space="preserve"> ADDIN EN.CITE &lt;EndNote&gt;&lt;Cite&gt;&lt;Author&gt;Warnes&lt;/Author&gt;&lt;Year&gt;2018&lt;/Year&gt;&lt;RecNum&gt;128&lt;/RecNum&gt;&lt;DisplayText&gt;(Warnes, Bolker et al. 2018)&lt;/DisplayText&gt;&lt;record&gt;&lt;rec-number&gt;128&lt;/rec-number&gt;&lt;foreign-keys&gt;&lt;key app="EN" db-id="epa2vv5v0xz526e2ssa59wxvda0zxw5t5ew9" timestamp="1648471067"&gt;128&lt;/key&gt;&lt;/foreign-keys&gt;&lt;ref-type name="Journal Article"&gt;17&lt;/ref-type&gt;&lt;contributors&gt;&lt;authors&gt;&lt;author&gt;Warnes, Gregory R&lt;/author&gt;&lt;author&gt;Bolker, Ben&lt;/author&gt;&lt;author&gt;Lumley, Thomas&lt;/author&gt;&lt;author&gt;Warnes, Maintainer Gregory R&lt;/author&gt;&lt;author&gt;Imports, MASS&lt;/author&gt;&lt;/authors&gt;&lt;/contributors&gt;&lt;titles&gt;&lt;title&gt;Package ‘gmodels’&lt;/title&gt;&lt;secondary-title&gt;Vienna: R Foundation for Statistical Computing&lt;/secondary-title&gt;&lt;/titles&gt;&lt;periodical&gt;&lt;full-title&gt;Vienna: R Foundation for Statistical Computing&lt;/full-title&gt;&lt;/periodical&gt;&lt;dates&gt;&lt;year&gt;2018&lt;/year&gt;&lt;/dates&gt;&lt;urls&gt;&lt;/urls&gt;&lt;/record&gt;&lt;/Cite&gt;&lt;/EndNote&gt;</w:instrText>
      </w:r>
      <w:r w:rsidR="00EB083B">
        <w:rPr>
          <w:lang w:val="en-AU"/>
        </w:rPr>
        <w:fldChar w:fldCharType="separate"/>
      </w:r>
      <w:r w:rsidR="00EB083B">
        <w:rPr>
          <w:noProof/>
          <w:lang w:val="en-AU"/>
        </w:rPr>
        <w:t>(Warnes, Bolker et al. 2018)</w:t>
      </w:r>
      <w:r w:rsidR="00EB083B">
        <w:rPr>
          <w:lang w:val="en-AU"/>
        </w:rPr>
        <w:fldChar w:fldCharType="end"/>
      </w:r>
    </w:p>
    <w:p w14:paraId="27628ED4" w14:textId="4578F98A" w:rsidR="00296182" w:rsidRPr="00296182" w:rsidRDefault="00296182" w:rsidP="00296182">
      <w:pPr>
        <w:rPr>
          <w:lang w:val="en-AU"/>
        </w:rPr>
      </w:pPr>
      <w:r w:rsidRPr="00296182">
        <w:rPr>
          <w:lang w:val="en-AU"/>
        </w:rPr>
        <w:t>library(ggplot2</w:t>
      </w:r>
      <w:r w:rsidR="00A00337">
        <w:rPr>
          <w:lang w:val="en-AU"/>
        </w:rPr>
        <w:t>)</w:t>
      </w:r>
      <w:r w:rsidR="00A00337">
        <w:rPr>
          <w:lang w:val="en-AU"/>
        </w:rPr>
        <w:fldChar w:fldCharType="begin"/>
      </w:r>
      <w:r w:rsidR="00A00337">
        <w:rPr>
          <w:lang w:val="en-AU"/>
        </w:rPr>
        <w:instrText xml:space="preserve"> ADDIN EN.CITE &lt;EndNote&gt;&lt;Cite&gt;&lt;Author&gt;Wickham&lt;/Author&gt;&lt;Year&gt;2016&lt;/Year&gt;&lt;RecNum&gt;130&lt;/RecNum&gt;&lt;DisplayText&gt;(Wickham, Chang et al. 2016)&lt;/DisplayText&gt;&lt;record&gt;&lt;rec-number&gt;130&lt;/rec-number&gt;&lt;foreign-keys&gt;&lt;key app="EN" db-id="epa2vv5v0xz526e2ssa59wxvda0zxw5t5ew9" timestamp="1648471162"&gt;130&lt;/key&gt;&lt;/foreign-keys&gt;&lt;ref-type name="Journal Article"&gt;17&lt;/ref-type&gt;&lt;contributors&gt;&lt;authors&gt;&lt;author&gt;Wickham, Hadley&lt;/author&gt;&lt;author&gt;Chang, Winston&lt;/author&gt;&lt;author&gt;Henry, Lionel&lt;/author&gt;&lt;author&gt;Pedersen, Thomas Lin&lt;/author&gt;&lt;author&gt;Takahashi, Kohske&lt;/author&gt;&lt;author&gt;Wilke, Claus&lt;/author&gt;&lt;author&gt;Woo, Kara&lt;/author&gt;&lt;author&gt;Yutani, Hiroaki&lt;/author&gt;&lt;author&gt;Dunnington, Dewey&lt;/author&gt;&lt;/authors&gt;&lt;/contributors&gt;&lt;titles&gt;&lt;title&gt;ggplot2: Create elegant data visualisations using the grammar of graphics&lt;/title&gt;&lt;secondary-title&gt;R package version&lt;/secondary-title&gt;&lt;/titles&gt;&lt;periodical&gt;&lt;full-title&gt;R package version&lt;/full-title&gt;&lt;/periodical&gt;&lt;volume&gt;2&lt;/volume&gt;&lt;number&gt;1&lt;/number&gt;&lt;dates&gt;&lt;year&gt;2016&lt;/year&gt;&lt;/dates&gt;&lt;urls&gt;&lt;/urls&gt;&lt;/record&gt;&lt;/Cite&gt;&lt;/EndNote&gt;</w:instrText>
      </w:r>
      <w:r w:rsidR="00A00337">
        <w:rPr>
          <w:lang w:val="en-AU"/>
        </w:rPr>
        <w:fldChar w:fldCharType="separate"/>
      </w:r>
      <w:r w:rsidR="00A00337">
        <w:rPr>
          <w:noProof/>
          <w:lang w:val="en-AU"/>
        </w:rPr>
        <w:t>(Wickham, Chang et al. 2016)</w:t>
      </w:r>
      <w:r w:rsidR="00A00337">
        <w:rPr>
          <w:lang w:val="en-AU"/>
        </w:rPr>
        <w:fldChar w:fldCharType="end"/>
      </w:r>
    </w:p>
    <w:p w14:paraId="0B0E146A" w14:textId="53793A72" w:rsidR="00296182" w:rsidRPr="00296182" w:rsidRDefault="00296182" w:rsidP="00296182">
      <w:pPr>
        <w:rPr>
          <w:lang w:val="en-AU"/>
        </w:rPr>
      </w:pPr>
      <w:r w:rsidRPr="00296182">
        <w:rPr>
          <w:lang w:val="en-AU"/>
        </w:rPr>
        <w:t>library(</w:t>
      </w:r>
      <w:proofErr w:type="spellStart"/>
      <w:r w:rsidRPr="00296182">
        <w:rPr>
          <w:lang w:val="en-AU"/>
        </w:rPr>
        <w:t>rsample</w:t>
      </w:r>
      <w:proofErr w:type="spellEnd"/>
      <w:r w:rsidRPr="00296182">
        <w:rPr>
          <w:lang w:val="en-AU"/>
        </w:rPr>
        <w:t>)</w:t>
      </w:r>
      <w:r w:rsidR="00FE199F">
        <w:rPr>
          <w:lang w:val="en-AU"/>
        </w:rPr>
        <w:fldChar w:fldCharType="begin"/>
      </w:r>
      <w:r w:rsidR="00FE199F">
        <w:rPr>
          <w:lang w:val="en-AU"/>
        </w:rPr>
        <w:instrText xml:space="preserve"> ADDIN EN.CITE &lt;EndNote&gt;&lt;Cite&gt;&lt;Author&gt;Kuhn&lt;/Author&gt;&lt;Year&gt;2019&lt;/Year&gt;&lt;RecNum&gt;131&lt;/RecNum&gt;&lt;DisplayText&gt;(Kuhn, Chow et al. 2019)&lt;/DisplayText&gt;&lt;record&gt;&lt;rec-number&gt;131&lt;/rec-number&gt;&lt;foreign-keys&gt;&lt;key app="EN" db-id="epa2vv5v0xz526e2ssa59wxvda0zxw5t5ew9" timestamp="1648471245"&gt;131&lt;/key&gt;&lt;/foreign-keys&gt;&lt;ref-type name="Journal Article"&gt;17&lt;/ref-type&gt;&lt;contributors&gt;&lt;authors&gt;&lt;author&gt;Kuhn, Max&lt;/author&gt;&lt;author&gt;Chow, Fanny&lt;/author&gt;&lt;author&gt;Wickham, Hadley&lt;/author&gt;&lt;/authors&gt;&lt;/contributors&gt;&lt;titles&gt;&lt;title&gt;Rsample: General resampling infrastructure&lt;/title&gt;&lt;secondary-title&gt;R package version 0.0&lt;/secondary-title&gt;&lt;/titles&gt;&lt;periodical&gt;&lt;full-title&gt;R package version 0.0&lt;/full-title&gt;&lt;/periodical&gt;&lt;volume&gt;5&lt;/volume&gt;&lt;dates&gt;&lt;year&gt;2019&lt;/year&gt;&lt;/dates&gt;&lt;urls&gt;&lt;/urls&gt;&lt;/record&gt;&lt;/Cite&gt;&lt;/EndNote&gt;</w:instrText>
      </w:r>
      <w:r w:rsidR="00FE199F">
        <w:rPr>
          <w:lang w:val="en-AU"/>
        </w:rPr>
        <w:fldChar w:fldCharType="separate"/>
      </w:r>
      <w:r w:rsidR="00FE199F">
        <w:rPr>
          <w:noProof/>
          <w:lang w:val="en-AU"/>
        </w:rPr>
        <w:t>(Kuhn, Chow et al. 2019)</w:t>
      </w:r>
      <w:r w:rsidR="00FE199F">
        <w:rPr>
          <w:lang w:val="en-AU"/>
        </w:rPr>
        <w:fldChar w:fldCharType="end"/>
      </w:r>
    </w:p>
    <w:p w14:paraId="3631DF3B" w14:textId="537603E0" w:rsidR="00296182" w:rsidRPr="00296182" w:rsidRDefault="00296182" w:rsidP="00296182">
      <w:pPr>
        <w:rPr>
          <w:lang w:val="en-AU"/>
        </w:rPr>
      </w:pPr>
      <w:r w:rsidRPr="00296182">
        <w:rPr>
          <w:lang w:val="en-AU"/>
        </w:rPr>
        <w:t>library(recipes)</w:t>
      </w:r>
      <w:r w:rsidR="00F15931">
        <w:rPr>
          <w:lang w:val="en-AU"/>
        </w:rPr>
        <w:fldChar w:fldCharType="begin"/>
      </w:r>
      <w:r w:rsidR="00F15931">
        <w:rPr>
          <w:lang w:val="en-AU"/>
        </w:rPr>
        <w:instrText xml:space="preserve"> ADDIN EN.CITE &lt;EndNote&gt;&lt;Cite&gt;&lt;Author&gt;Kuhn&lt;/Author&gt;&lt;Year&gt;2022&lt;/Year&gt;&lt;RecNum&gt;132&lt;/RecNum&gt;&lt;DisplayText&gt;(Kuhn and Wickham 2022)&lt;/DisplayText&gt;&lt;record&gt;&lt;rec-number&gt;132&lt;/rec-number&gt;&lt;foreign-keys&gt;&lt;key app="EN" db-id="epa2vv5v0xz526e2ssa59wxvda0zxw5t5ew9" timestamp="1648471453"&gt;132&lt;/key&gt;&lt;/foreign-keys&gt;&lt;ref-type name="Generic"&gt;13&lt;/ref-type&gt;&lt;contributors&gt;&lt;authors&gt;&lt;author&gt;Max Kuhn&lt;/author&gt;&lt;author&gt;Hadley Wickham&lt;/author&gt;&lt;/authors&gt;&lt;/contributors&gt;&lt;titles&gt;&lt;title&gt;recipes: Preprocessing and Feature Engineering Steps for Modeling&lt;/title&gt;&lt;/titles&gt;&lt;dates&gt;&lt;year&gt;2022&lt;/year&gt;&lt;/dates&gt;&lt;urls&gt;&lt;related-urls&gt;&lt;url&gt;https://recipes.tidymodels.org/&lt;/url&gt;&lt;/related-urls&gt;&lt;/urls&gt;&lt;/record&gt;&lt;/Cite&gt;&lt;/EndNote&gt;</w:instrText>
      </w:r>
      <w:r w:rsidR="00F15931">
        <w:rPr>
          <w:lang w:val="en-AU"/>
        </w:rPr>
        <w:fldChar w:fldCharType="separate"/>
      </w:r>
      <w:r w:rsidR="00F15931">
        <w:rPr>
          <w:noProof/>
          <w:lang w:val="en-AU"/>
        </w:rPr>
        <w:t>(Kuhn and Wickham 2022)</w:t>
      </w:r>
      <w:r w:rsidR="00F15931">
        <w:rPr>
          <w:lang w:val="en-AU"/>
        </w:rPr>
        <w:fldChar w:fldCharType="end"/>
      </w:r>
    </w:p>
    <w:p w14:paraId="672CB414" w14:textId="026BED84" w:rsidR="00296182" w:rsidRPr="00296182" w:rsidRDefault="00296182" w:rsidP="00296182">
      <w:pPr>
        <w:rPr>
          <w:lang w:val="en-AU"/>
        </w:rPr>
      </w:pPr>
      <w:r w:rsidRPr="00296182">
        <w:rPr>
          <w:lang w:val="en-AU"/>
        </w:rPr>
        <w:t>library(</w:t>
      </w:r>
      <w:proofErr w:type="spellStart"/>
      <w:r w:rsidRPr="00296182">
        <w:rPr>
          <w:lang w:val="en-AU"/>
        </w:rPr>
        <w:t>tidymodels</w:t>
      </w:r>
      <w:proofErr w:type="spellEnd"/>
      <w:r w:rsidRPr="00296182">
        <w:rPr>
          <w:lang w:val="en-AU"/>
        </w:rPr>
        <w:t>)</w:t>
      </w:r>
      <w:r w:rsidR="009757D7">
        <w:rPr>
          <w:lang w:val="en-AU"/>
        </w:rPr>
        <w:fldChar w:fldCharType="begin"/>
      </w:r>
      <w:r w:rsidR="009757D7">
        <w:rPr>
          <w:lang w:val="en-AU"/>
        </w:rPr>
        <w:instrText xml:space="preserve"> ADDIN EN.CITE &lt;EndNote&gt;&lt;Cite&gt;&lt;Author&gt;Kuhn&lt;/Author&gt;&lt;Year&gt;2020&lt;/Year&gt;&lt;RecNum&gt;133&lt;/RecNum&gt;&lt;DisplayText&gt;(Kuhn and Wickham 2020)&lt;/DisplayText&gt;&lt;record&gt;&lt;rec-number&gt;133&lt;/rec-number&gt;&lt;foreign-keys&gt;&lt;key app="EN" db-id="epa2vv5v0xz526e2ssa59wxvda0zxw5t5ew9" timestamp="1648471534"&gt;133&lt;/key&gt;&lt;/foreign-keys&gt;&lt;ref-type name="Journal Article"&gt;17&lt;/ref-type&gt;&lt;contributors&gt;&lt;authors&gt;&lt;author&gt;Kuhn, Max&lt;/author&gt;&lt;author&gt;Wickham, Hadley&lt;/author&gt;&lt;/authors&gt;&lt;/contributors&gt;&lt;titles&gt;&lt;title&gt;Tidymodels: a collection of packages for modeling and machine learning using tidyverse principles&lt;/title&gt;&lt;secondary-title&gt;Boston, MA, USA.[(accessed on 10 December 2020)]&lt;/secondary-title&gt;&lt;/titles&gt;&lt;periodical&gt;&lt;full-title&gt;Boston, MA, USA.[(accessed on 10 December 2020)]&lt;/full-title&gt;&lt;/periodical&gt;&lt;dates&gt;&lt;year&gt;2020&lt;/year&gt;&lt;/dates&gt;&lt;urls&gt;&lt;/urls&gt;&lt;/record&gt;&lt;/Cite&gt;&lt;/EndNote&gt;</w:instrText>
      </w:r>
      <w:r w:rsidR="009757D7">
        <w:rPr>
          <w:lang w:val="en-AU"/>
        </w:rPr>
        <w:fldChar w:fldCharType="separate"/>
      </w:r>
      <w:r w:rsidR="009757D7">
        <w:rPr>
          <w:noProof/>
          <w:lang w:val="en-AU"/>
        </w:rPr>
        <w:t>(Kuhn and Wickham 2020)</w:t>
      </w:r>
      <w:r w:rsidR="009757D7">
        <w:rPr>
          <w:lang w:val="en-AU"/>
        </w:rPr>
        <w:fldChar w:fldCharType="end"/>
      </w:r>
    </w:p>
    <w:p w14:paraId="2F669CAB" w14:textId="7C0EF96C" w:rsidR="00296182" w:rsidRDefault="00296182" w:rsidP="00296182">
      <w:pPr>
        <w:rPr>
          <w:lang w:val="en-AU"/>
        </w:rPr>
      </w:pPr>
      <w:r w:rsidRPr="00296182">
        <w:rPr>
          <w:lang w:val="en-AU"/>
        </w:rPr>
        <w:t>library(caret)</w:t>
      </w:r>
      <w:r w:rsidR="00B5705C">
        <w:rPr>
          <w:lang w:val="en-AU"/>
        </w:rPr>
        <w:fldChar w:fldCharType="begin"/>
      </w:r>
      <w:r w:rsidR="00B5705C">
        <w:rPr>
          <w:lang w:val="en-AU"/>
        </w:rPr>
        <w:instrText xml:space="preserve"> ADDIN EN.CITE &lt;EndNote&gt;&lt;Cite&gt;&lt;Author&gt;Kuhn&lt;/Author&gt;&lt;Year&gt;2015&lt;/Year&gt;&lt;RecNum&gt;134&lt;/RecNum&gt;&lt;DisplayText&gt;(Kuhn 2015)&lt;/DisplayText&gt;&lt;record&gt;&lt;rec-number&gt;134&lt;/rec-number&gt;&lt;foreign-keys&gt;&lt;key app="EN" db-id="epa2vv5v0xz526e2ssa59wxvda0zxw5t5ew9" timestamp="1648471622"&gt;134&lt;/key&gt;&lt;/foreign-keys&gt;&lt;ref-type name="Journal Article"&gt;17&lt;/ref-type&gt;&lt;contributors&gt;&lt;authors&gt;&lt;author&gt;Kuhn, Max&lt;/author&gt;&lt;/authors&gt;&lt;/contributors&gt;&lt;titles&gt;&lt;title&gt;Caret: classification and regression training&lt;/title&gt;&lt;secondary-title&gt;Astrophysics Source Code Library&lt;/secondary-title&gt;&lt;/titles&gt;&lt;periodical&gt;&lt;full-title&gt;Astrophysics Source Code Library&lt;/full-title&gt;&lt;/periodical&gt;&lt;pages&gt;ascl: 1505.003&lt;/pages&gt;&lt;dates&gt;&lt;year&gt;2015&lt;/year&gt;&lt;/dates&gt;&lt;urls&gt;&lt;/urls&gt;&lt;/record&gt;&lt;/Cite&gt;&lt;/EndNote&gt;</w:instrText>
      </w:r>
      <w:r w:rsidR="00B5705C">
        <w:rPr>
          <w:lang w:val="en-AU"/>
        </w:rPr>
        <w:fldChar w:fldCharType="separate"/>
      </w:r>
      <w:r w:rsidR="00B5705C">
        <w:rPr>
          <w:noProof/>
          <w:lang w:val="en-AU"/>
        </w:rPr>
        <w:t>(Kuhn 2015)</w:t>
      </w:r>
      <w:r w:rsidR="00B5705C">
        <w:rPr>
          <w:lang w:val="en-AU"/>
        </w:rPr>
        <w:fldChar w:fldCharType="end"/>
      </w:r>
    </w:p>
    <w:p w14:paraId="0DA3BC51" w14:textId="437029AE" w:rsidR="00AB0747" w:rsidRDefault="00535F38" w:rsidP="00296182">
      <w:pPr>
        <w:rPr>
          <w:lang w:val="en-AU"/>
        </w:rPr>
      </w:pPr>
      <w:r>
        <w:rPr>
          <w:lang w:val="en-AU"/>
        </w:rPr>
        <w:fldChar w:fldCharType="begin"/>
      </w:r>
      <w:r>
        <w:rPr>
          <w:lang w:val="en-AU"/>
        </w:rPr>
        <w:instrText xml:space="preserve"> ADDIN EN.CITE &lt;EndNote&gt;&lt;Cite&gt;&lt;Author&gt;Hetzel&lt;/Author&gt;&lt;Year&gt;1971&lt;/Year&gt;&lt;RecNum&gt;135&lt;/RecNum&gt;&lt;DisplayText&gt;(Hetzel and Cappetta 1971)&lt;/DisplayText&gt;&lt;record&gt;&lt;rec-number&gt;135&lt;/rec-number&gt;&lt;foreign-keys&gt;&lt;key app="EN" db-id="epa2vv5v0xz526e2ssa59wxvda0zxw5t5ew9" timestamp="1648471730"&gt;135&lt;/key&gt;&lt;/foreign-keys&gt;&lt;ref-type name="Journal Article"&gt;17&lt;/ref-type&gt;&lt;contributors&gt;&lt;authors&gt;&lt;author&gt;Hetzel, Alice M&lt;/author&gt;&lt;author&gt;Cappetta, Marlene&lt;/author&gt;&lt;/authors&gt;&lt;/contributors&gt;&lt;titles&gt;&lt;title&gt;Marriages; trends and characteristics, United States&lt;/title&gt;&lt;/titles&gt;&lt;dates&gt;&lt;year&gt;1971&lt;/year&gt;&lt;/dates&gt;&lt;urls&gt;&lt;/urls&gt;&lt;/record&gt;&lt;/Cite&gt;&lt;/EndNote&gt;</w:instrText>
      </w:r>
      <w:r>
        <w:rPr>
          <w:lang w:val="en-AU"/>
        </w:rPr>
        <w:fldChar w:fldCharType="separate"/>
      </w:r>
      <w:r>
        <w:rPr>
          <w:noProof/>
          <w:lang w:val="en-AU"/>
        </w:rPr>
        <w:t>(Hetzel and Cappetta 1971)</w:t>
      </w:r>
      <w:r>
        <w:rPr>
          <w:lang w:val="en-AU"/>
        </w:rPr>
        <w:fldChar w:fldCharType="end"/>
      </w:r>
    </w:p>
    <w:p w14:paraId="3AF8EEDC" w14:textId="16D61EC1" w:rsidR="00186EDE" w:rsidRPr="00296182" w:rsidRDefault="0017280F" w:rsidP="00296182">
      <w:pPr>
        <w:rPr>
          <w:b/>
          <w:bCs/>
          <w:lang w:val="en-AU"/>
        </w:rPr>
      </w:pPr>
      <w:r w:rsidRPr="00296182">
        <w:rPr>
          <w:b/>
          <w:bCs/>
          <w:lang w:val="en-AU"/>
        </w:rPr>
        <w:t>References</w:t>
      </w:r>
    </w:p>
    <w:p w14:paraId="0A8E6180" w14:textId="77777777" w:rsidR="005921A9" w:rsidRDefault="005921A9" w:rsidP="0017280F">
      <w:pPr>
        <w:rPr>
          <w:lang w:val="en-AU"/>
        </w:rPr>
      </w:pPr>
    </w:p>
    <w:p w14:paraId="7A77043F" w14:textId="77777777" w:rsidR="005921A9" w:rsidRDefault="005921A9" w:rsidP="0017280F">
      <w:pPr>
        <w:rPr>
          <w:lang w:val="en-AU"/>
        </w:rPr>
      </w:pPr>
    </w:p>
    <w:p w14:paraId="31F95555" w14:textId="77777777" w:rsidR="00535F38" w:rsidRPr="00535F38" w:rsidRDefault="005921A9" w:rsidP="00535F38">
      <w:pPr>
        <w:pStyle w:val="EndNoteBibliography"/>
      </w:pPr>
      <w:r>
        <w:rPr>
          <w:lang w:val="en-AU"/>
        </w:rPr>
        <w:fldChar w:fldCharType="begin"/>
      </w:r>
      <w:r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r w:rsidR="00535F38" w:rsidRPr="00535F38">
        <w:t>Hetzel, A. M. and M. Cappetta (1971). "Marriages; trends and characteristics, United States."</w:t>
      </w:r>
    </w:p>
    <w:p w14:paraId="7C36B443" w14:textId="77777777" w:rsidR="00535F38" w:rsidRPr="00535F38" w:rsidRDefault="00535F38" w:rsidP="00535F38">
      <w:pPr>
        <w:pStyle w:val="EndNoteBibliography"/>
        <w:spacing w:after="0"/>
        <w:ind w:left="720" w:hanging="720"/>
      </w:pPr>
      <w:r w:rsidRPr="00535F38">
        <w:tab/>
      </w:r>
    </w:p>
    <w:p w14:paraId="11C593D6" w14:textId="77777777" w:rsidR="00535F38" w:rsidRPr="00535F38" w:rsidRDefault="00535F38" w:rsidP="00535F38">
      <w:pPr>
        <w:pStyle w:val="EndNoteBibliography"/>
      </w:pPr>
      <w:r w:rsidRPr="00535F38">
        <w:t xml:space="preserve">Kuhn, M. (2015). "Caret: classification and regression training." </w:t>
      </w:r>
      <w:r w:rsidRPr="00535F38">
        <w:rPr>
          <w:u w:val="single"/>
        </w:rPr>
        <w:t>Astrophysics Source Code Library</w:t>
      </w:r>
      <w:r w:rsidRPr="00535F38">
        <w:t>: ascl: 1505.1003.</w:t>
      </w:r>
    </w:p>
    <w:p w14:paraId="21F5A736" w14:textId="77777777" w:rsidR="00535F38" w:rsidRPr="00535F38" w:rsidRDefault="00535F38" w:rsidP="00535F38">
      <w:pPr>
        <w:pStyle w:val="EndNoteBibliography"/>
        <w:spacing w:after="0"/>
        <w:ind w:left="720" w:hanging="720"/>
      </w:pPr>
      <w:r w:rsidRPr="00535F38">
        <w:tab/>
      </w:r>
    </w:p>
    <w:p w14:paraId="5E0E678D" w14:textId="77777777" w:rsidR="00535F38" w:rsidRPr="00535F38" w:rsidRDefault="00535F38" w:rsidP="00535F38">
      <w:pPr>
        <w:pStyle w:val="EndNoteBibliography"/>
      </w:pPr>
      <w:r w:rsidRPr="00535F38">
        <w:t xml:space="preserve">Kuhn, M., et al. (2019). "Rsample: General resampling infrastructure." </w:t>
      </w:r>
      <w:r w:rsidRPr="00535F38">
        <w:rPr>
          <w:u w:val="single"/>
        </w:rPr>
        <w:t>R package version 0.0</w:t>
      </w:r>
      <w:r w:rsidRPr="00535F38">
        <w:t xml:space="preserve"> </w:t>
      </w:r>
      <w:r w:rsidRPr="00535F38">
        <w:rPr>
          <w:b/>
        </w:rPr>
        <w:t>5</w:t>
      </w:r>
      <w:r w:rsidRPr="00535F38">
        <w:t>.</w:t>
      </w:r>
    </w:p>
    <w:p w14:paraId="5AEE4CD7" w14:textId="77777777" w:rsidR="00535F38" w:rsidRPr="00535F38" w:rsidRDefault="00535F38" w:rsidP="00535F38">
      <w:pPr>
        <w:pStyle w:val="EndNoteBibliography"/>
        <w:spacing w:after="0"/>
        <w:ind w:left="720" w:hanging="720"/>
      </w:pPr>
      <w:r w:rsidRPr="00535F38">
        <w:tab/>
      </w:r>
    </w:p>
    <w:p w14:paraId="31EFF2BA" w14:textId="77777777" w:rsidR="00535F38" w:rsidRPr="00535F38" w:rsidRDefault="00535F38" w:rsidP="00535F38">
      <w:pPr>
        <w:pStyle w:val="EndNoteBibliography"/>
      </w:pPr>
      <w:r w:rsidRPr="00535F38">
        <w:t xml:space="preserve">Kuhn, M. and H. Wickham (2020). "Tidymodels: a collection of packages for modeling and machine learning using tidyverse principles." </w:t>
      </w:r>
      <w:r w:rsidRPr="00535F38">
        <w:rPr>
          <w:u w:val="single"/>
        </w:rPr>
        <w:t>Boston, MA, USA.[(accessed on 10 December 2020)]</w:t>
      </w:r>
      <w:r w:rsidRPr="00535F38">
        <w:t>.</w:t>
      </w:r>
    </w:p>
    <w:p w14:paraId="6A1FC1D7" w14:textId="77777777" w:rsidR="00535F38" w:rsidRPr="00535F38" w:rsidRDefault="00535F38" w:rsidP="00535F38">
      <w:pPr>
        <w:pStyle w:val="EndNoteBibliography"/>
        <w:spacing w:after="0"/>
        <w:ind w:left="720" w:hanging="720"/>
      </w:pPr>
      <w:r w:rsidRPr="00535F38">
        <w:tab/>
      </w:r>
    </w:p>
    <w:p w14:paraId="2D74CE30" w14:textId="77777777" w:rsidR="00535F38" w:rsidRPr="00535F38" w:rsidRDefault="00535F38" w:rsidP="00535F38">
      <w:pPr>
        <w:pStyle w:val="EndNoteBibliography"/>
      </w:pPr>
      <w:r w:rsidRPr="00535F38">
        <w:t>Kuhn, M. and H. Wickham (2022). recipes: Preprocessing and Feature Engineering Steps for Modeling.</w:t>
      </w:r>
    </w:p>
    <w:p w14:paraId="0629DC5F" w14:textId="77777777" w:rsidR="00535F38" w:rsidRPr="00535F38" w:rsidRDefault="00535F38" w:rsidP="00535F38">
      <w:pPr>
        <w:pStyle w:val="EndNoteBibliography"/>
        <w:spacing w:after="0"/>
        <w:ind w:left="720" w:hanging="720"/>
      </w:pPr>
      <w:r w:rsidRPr="00535F38">
        <w:tab/>
      </w:r>
    </w:p>
    <w:p w14:paraId="54945808" w14:textId="77777777" w:rsidR="00535F38" w:rsidRPr="00535F38" w:rsidRDefault="00535F38" w:rsidP="00535F38">
      <w:pPr>
        <w:pStyle w:val="EndNoteBibliography"/>
      </w:pPr>
      <w:r w:rsidRPr="00535F38">
        <w:t xml:space="preserve">McNamara, A., et al. (2018). "skimr: Compact and flexible summaries of data." </w:t>
      </w:r>
      <w:r w:rsidRPr="00535F38">
        <w:rPr>
          <w:u w:val="single"/>
        </w:rPr>
        <w:t>R package version</w:t>
      </w:r>
      <w:r w:rsidRPr="00535F38">
        <w:t xml:space="preserve"> </w:t>
      </w:r>
      <w:r w:rsidRPr="00535F38">
        <w:rPr>
          <w:b/>
        </w:rPr>
        <w:t>1</w:t>
      </w:r>
      <w:r w:rsidRPr="00535F38">
        <w:t>(1).</w:t>
      </w:r>
    </w:p>
    <w:p w14:paraId="1B689A75" w14:textId="77777777" w:rsidR="00535F38" w:rsidRPr="00535F38" w:rsidRDefault="00535F38" w:rsidP="00535F38">
      <w:pPr>
        <w:pStyle w:val="EndNoteBibliography"/>
        <w:spacing w:after="0"/>
        <w:ind w:left="720" w:hanging="720"/>
      </w:pPr>
      <w:r w:rsidRPr="00535F38">
        <w:tab/>
      </w:r>
    </w:p>
    <w:p w14:paraId="6AC803E3" w14:textId="77777777" w:rsidR="00535F38" w:rsidRPr="00535F38" w:rsidRDefault="00535F38" w:rsidP="00535F38">
      <w:pPr>
        <w:pStyle w:val="EndNoteBibliography"/>
      </w:pPr>
      <w:r w:rsidRPr="00535F38">
        <w:lastRenderedPageBreak/>
        <w:t xml:space="preserve">Warnes, G. R., et al. (2018). "Package ‘gmodels’." </w:t>
      </w:r>
      <w:r w:rsidRPr="00535F38">
        <w:rPr>
          <w:u w:val="single"/>
        </w:rPr>
        <w:t>Vienna: R Foundation for Statistical Computing</w:t>
      </w:r>
      <w:r w:rsidRPr="00535F38">
        <w:t>.</w:t>
      </w:r>
    </w:p>
    <w:p w14:paraId="31C13B91" w14:textId="77777777" w:rsidR="00535F38" w:rsidRPr="00535F38" w:rsidRDefault="00535F38" w:rsidP="00535F38">
      <w:pPr>
        <w:pStyle w:val="EndNoteBibliography"/>
        <w:spacing w:after="0"/>
        <w:ind w:left="720" w:hanging="720"/>
      </w:pPr>
      <w:r w:rsidRPr="00535F38">
        <w:tab/>
      </w:r>
    </w:p>
    <w:p w14:paraId="527983F7" w14:textId="77777777" w:rsidR="00535F38" w:rsidRPr="00535F38" w:rsidRDefault="00535F38" w:rsidP="00535F38">
      <w:pPr>
        <w:pStyle w:val="EndNoteBibliography"/>
      </w:pPr>
      <w:r w:rsidRPr="00535F38">
        <w:t xml:space="preserve">Wickham, H., et al. (2019). "Welcome to the {tidyverse}." </w:t>
      </w:r>
      <w:r w:rsidRPr="00535F38">
        <w:rPr>
          <w:u w:val="single"/>
        </w:rPr>
        <w:t>Journal of Open Source Software</w:t>
      </w:r>
      <w:r w:rsidRPr="00535F38">
        <w:t xml:space="preserve"> </w:t>
      </w:r>
      <w:r w:rsidRPr="00535F38">
        <w:rPr>
          <w:b/>
        </w:rPr>
        <w:t>4</w:t>
      </w:r>
      <w:r w:rsidRPr="00535F38">
        <w:t>(43): 1686.</w:t>
      </w:r>
    </w:p>
    <w:p w14:paraId="1AD30CAF" w14:textId="77777777" w:rsidR="00535F38" w:rsidRPr="00535F38" w:rsidRDefault="00535F38" w:rsidP="00535F38">
      <w:pPr>
        <w:pStyle w:val="EndNoteBibliography"/>
        <w:spacing w:after="0"/>
        <w:ind w:left="720" w:hanging="720"/>
      </w:pPr>
      <w:r w:rsidRPr="00535F38">
        <w:tab/>
      </w:r>
    </w:p>
    <w:p w14:paraId="1A53A2D2" w14:textId="77777777" w:rsidR="00535F38" w:rsidRPr="00535F38" w:rsidRDefault="00535F38" w:rsidP="00535F38">
      <w:pPr>
        <w:pStyle w:val="EndNoteBibliography"/>
      </w:pPr>
      <w:r w:rsidRPr="00535F38">
        <w:t xml:space="preserve">Wickham, H., et al. (2016). "ggplot2: Create elegant data visualisations using the grammar of graphics." </w:t>
      </w:r>
      <w:r w:rsidRPr="00535F38">
        <w:rPr>
          <w:u w:val="single"/>
        </w:rPr>
        <w:t>R package version</w:t>
      </w:r>
      <w:r w:rsidRPr="00535F38">
        <w:t xml:space="preserve"> </w:t>
      </w:r>
      <w:r w:rsidRPr="00535F38">
        <w:rPr>
          <w:b/>
        </w:rPr>
        <w:t>2</w:t>
      </w:r>
      <w:r w:rsidRPr="00535F38">
        <w:t>(1).</w:t>
      </w:r>
    </w:p>
    <w:p w14:paraId="514EFCB4" w14:textId="77777777" w:rsidR="00535F38" w:rsidRPr="00535F38" w:rsidRDefault="00535F38" w:rsidP="00535F38">
      <w:pPr>
        <w:pStyle w:val="EndNoteBibliography"/>
        <w:spacing w:after="0"/>
        <w:ind w:left="720" w:hanging="720"/>
      </w:pPr>
      <w:r w:rsidRPr="00535F38">
        <w:tab/>
      </w:r>
    </w:p>
    <w:p w14:paraId="0B29008B" w14:textId="77777777" w:rsidR="00535F38" w:rsidRPr="00535F38" w:rsidRDefault="00535F38" w:rsidP="00535F38">
      <w:pPr>
        <w:pStyle w:val="EndNoteBibliography"/>
      </w:pPr>
      <w:r w:rsidRPr="00535F38">
        <w:t xml:space="preserve">Xie, Y. (2013). "knitr: A general-purpose Tool for dynamic report generation in R." </w:t>
      </w:r>
      <w:r w:rsidRPr="00535F38">
        <w:rPr>
          <w:u w:val="single"/>
        </w:rPr>
        <w:t>R package version</w:t>
      </w:r>
      <w:r w:rsidRPr="00535F38">
        <w:t xml:space="preserve"> </w:t>
      </w:r>
      <w:r w:rsidRPr="00535F38">
        <w:rPr>
          <w:b/>
        </w:rPr>
        <w:t>1</w:t>
      </w:r>
      <w:r w:rsidRPr="00535F38">
        <w:t>(1).</w:t>
      </w:r>
    </w:p>
    <w:p w14:paraId="7861AFB6" w14:textId="77777777" w:rsidR="00535F38" w:rsidRPr="00535F38" w:rsidRDefault="00535F38" w:rsidP="00535F38">
      <w:pPr>
        <w:pStyle w:val="EndNoteBibliography"/>
        <w:ind w:left="720" w:hanging="720"/>
      </w:pPr>
      <w:r w:rsidRPr="00535F38">
        <w:tab/>
      </w:r>
    </w:p>
    <w:p w14:paraId="5CDB7DE1" w14:textId="3F068679" w:rsidR="0017280F" w:rsidRDefault="005921A9" w:rsidP="0017280F">
      <w:pPr>
        <w:rPr>
          <w:lang w:val="en-AU"/>
        </w:rPr>
      </w:pPr>
      <w:r>
        <w:rPr>
          <w:lang w:val="en-AU"/>
        </w:rPr>
        <w:fldChar w:fldCharType="end"/>
      </w:r>
      <w:bookmarkEnd w:id="0"/>
    </w:p>
    <w:sectPr w:rsidR="0017280F">
      <w:headerReference w:type="default" r:id="rId7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DB9CE0" w14:textId="77777777" w:rsidR="00743F75" w:rsidRDefault="00743F75">
      <w:pPr>
        <w:spacing w:after="0"/>
      </w:pPr>
      <w:r>
        <w:separator/>
      </w:r>
    </w:p>
  </w:endnote>
  <w:endnote w:type="continuationSeparator" w:id="0">
    <w:p w14:paraId="04D48EFB" w14:textId="77777777" w:rsidR="00743F75" w:rsidRDefault="00743F75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rdia New">
    <w:altName w:val="Cordia New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F2C7BA" w14:textId="77777777" w:rsidR="00743F75" w:rsidRDefault="00743F75">
      <w:r>
        <w:separator/>
      </w:r>
    </w:p>
  </w:footnote>
  <w:footnote w:type="continuationSeparator" w:id="0">
    <w:p w14:paraId="2931E9F7" w14:textId="77777777" w:rsidR="00743F75" w:rsidRDefault="00743F7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2FC819" w14:textId="77777777" w:rsidR="009A6580" w:rsidRDefault="009A6580" w:rsidP="009A6580">
    <w:pPr>
      <w:pStyle w:val="Author"/>
      <w:jc w:val="left"/>
    </w:pPr>
    <w:r>
      <w:t>A1844790 - Dylan Rohan</w:t>
    </w:r>
  </w:p>
  <w:p w14:paraId="33944113" w14:textId="77777777" w:rsidR="009A6580" w:rsidRDefault="009A658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A990"/>
    <w:multiLevelType w:val="multilevel"/>
    <w:tmpl w:val="0FA82008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1" w15:restartNumberingAfterBreak="0">
    <w:nsid w:val="00A99421"/>
    <w:multiLevelType w:val="multilevel"/>
    <w:tmpl w:val="1CFE8386"/>
    <w:lvl w:ilvl="0">
      <w:start w:val="1"/>
      <w:numFmt w:val="decimal"/>
      <w:lvlText w:val="%1)"/>
      <w:lvlJc w:val="left"/>
      <w:pPr>
        <w:ind w:left="720" w:hanging="480"/>
      </w:pPr>
    </w:lvl>
    <w:lvl w:ilvl="1">
      <w:start w:val="1"/>
      <w:numFmt w:val="decimal"/>
      <w:lvlText w:val="%2)"/>
      <w:lvlJc w:val="left"/>
      <w:pPr>
        <w:ind w:left="1440" w:hanging="480"/>
      </w:pPr>
    </w:lvl>
    <w:lvl w:ilvl="2">
      <w:start w:val="1"/>
      <w:numFmt w:val="decimal"/>
      <w:lvlText w:val="%3)"/>
      <w:lvlJc w:val="left"/>
      <w:pPr>
        <w:ind w:left="2160" w:hanging="480"/>
      </w:pPr>
    </w:lvl>
    <w:lvl w:ilvl="3">
      <w:start w:val="1"/>
      <w:numFmt w:val="decimal"/>
      <w:lvlText w:val="%4)"/>
      <w:lvlJc w:val="left"/>
      <w:pPr>
        <w:ind w:left="2880" w:hanging="480"/>
      </w:pPr>
    </w:lvl>
    <w:lvl w:ilvl="4">
      <w:start w:val="1"/>
      <w:numFmt w:val="decimal"/>
      <w:lvlText w:val="%5)"/>
      <w:lvlJc w:val="left"/>
      <w:pPr>
        <w:ind w:left="3600" w:hanging="480"/>
      </w:pPr>
    </w:lvl>
    <w:lvl w:ilvl="5">
      <w:start w:val="1"/>
      <w:numFmt w:val="decimal"/>
      <w:lvlText w:val="%6)"/>
      <w:lvlJc w:val="left"/>
      <w:pPr>
        <w:ind w:left="4320" w:hanging="480"/>
      </w:pPr>
    </w:lvl>
    <w:lvl w:ilvl="6">
      <w:start w:val="1"/>
      <w:numFmt w:val="decimal"/>
      <w:lvlText w:val="%7)"/>
      <w:lvlJc w:val="left"/>
      <w:pPr>
        <w:ind w:left="5040" w:hanging="480"/>
      </w:pPr>
    </w:lvl>
    <w:lvl w:ilvl="7">
      <w:start w:val="1"/>
      <w:numFmt w:val="decimal"/>
      <w:lvlText w:val="%8)"/>
      <w:lvlJc w:val="left"/>
      <w:pPr>
        <w:ind w:left="5760" w:hanging="480"/>
      </w:pPr>
    </w:lvl>
    <w:lvl w:ilvl="8">
      <w:start w:val="1"/>
      <w:numFmt w:val="decimal"/>
      <w:lvlText w:val="%9)"/>
      <w:lvlJc w:val="left"/>
      <w:pPr>
        <w:ind w:left="6480" w:hanging="480"/>
      </w:pPr>
    </w:lvl>
  </w:abstractNum>
  <w:abstractNum w:abstractNumId="2" w15:restartNumberingAfterBreak="0">
    <w:nsid w:val="1A236D51"/>
    <w:multiLevelType w:val="hybridMultilevel"/>
    <w:tmpl w:val="684E064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D96594D"/>
    <w:multiLevelType w:val="hybridMultilevel"/>
    <w:tmpl w:val="3EEC357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F1376E0"/>
    <w:multiLevelType w:val="hybridMultilevel"/>
    <w:tmpl w:val="ABE03406"/>
    <w:lvl w:ilvl="0" w:tplc="F7D8BDB0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7F87B90"/>
    <w:multiLevelType w:val="hybridMultilevel"/>
    <w:tmpl w:val="1F8ECA8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"/>
  </w:num>
  <w:num w:numId="4">
    <w:abstractNumId w:val="4"/>
  </w:num>
  <w:num w:numId="5">
    <w:abstractNumId w:val="5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4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a2vv5v0xz526e2ssa59wxvda0zxw5t5ew9&quot;&gt;My EndNote Library&lt;record-ids&gt;&lt;item&gt;104&lt;/item&gt;&lt;item&gt;126&lt;/item&gt;&lt;item&gt;127&lt;/item&gt;&lt;item&gt;128&lt;/item&gt;&lt;item&gt;130&lt;/item&gt;&lt;item&gt;131&lt;/item&gt;&lt;item&gt;132&lt;/item&gt;&lt;item&gt;133&lt;/item&gt;&lt;item&gt;134&lt;/item&gt;&lt;item&gt;135&lt;/item&gt;&lt;/record-ids&gt;&lt;/item&gt;&lt;/Libraries&gt;"/>
  </w:docVars>
  <w:rsids>
    <w:rsidRoot w:val="007B70E3"/>
    <w:rsid w:val="0017280F"/>
    <w:rsid w:val="0017461F"/>
    <w:rsid w:val="00186EDE"/>
    <w:rsid w:val="002878C5"/>
    <w:rsid w:val="00296182"/>
    <w:rsid w:val="002B2F20"/>
    <w:rsid w:val="00341944"/>
    <w:rsid w:val="00535F38"/>
    <w:rsid w:val="00555A15"/>
    <w:rsid w:val="00557042"/>
    <w:rsid w:val="005921A9"/>
    <w:rsid w:val="005A5793"/>
    <w:rsid w:val="0066027F"/>
    <w:rsid w:val="00743F75"/>
    <w:rsid w:val="007B70E3"/>
    <w:rsid w:val="00820744"/>
    <w:rsid w:val="00831A3A"/>
    <w:rsid w:val="009757D7"/>
    <w:rsid w:val="009A6580"/>
    <w:rsid w:val="00A00337"/>
    <w:rsid w:val="00A116AA"/>
    <w:rsid w:val="00A74109"/>
    <w:rsid w:val="00AB0747"/>
    <w:rsid w:val="00B5705C"/>
    <w:rsid w:val="00B833D2"/>
    <w:rsid w:val="00BF74B3"/>
    <w:rsid w:val="00E52BAC"/>
    <w:rsid w:val="00E87886"/>
    <w:rsid w:val="00EB083B"/>
    <w:rsid w:val="00EF7E08"/>
    <w:rsid w:val="00F15931"/>
    <w:rsid w:val="00FE199F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BF2AC9D"/>
  <w15:docId w15:val="{5712F9A5-1780-4742-A9B4-6A1C0B5FEA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customStyle="1" w:styleId="SectionNumber">
    <w:name w:val="Section Number"/>
    <w:basedOn w:val="CaptionChar"/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paragraph" w:styleId="Header">
    <w:name w:val="header"/>
    <w:basedOn w:val="Normal"/>
    <w:link w:val="HeaderChar"/>
    <w:unhideWhenUsed/>
    <w:rsid w:val="00820744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rsid w:val="00820744"/>
  </w:style>
  <w:style w:type="paragraph" w:styleId="Footer">
    <w:name w:val="footer"/>
    <w:basedOn w:val="Normal"/>
    <w:link w:val="FooterChar"/>
    <w:unhideWhenUsed/>
    <w:rsid w:val="00820744"/>
    <w:pPr>
      <w:tabs>
        <w:tab w:val="center" w:pos="4513"/>
        <w:tab w:val="right" w:pos="9026"/>
      </w:tabs>
      <w:spacing w:after="0"/>
    </w:pPr>
  </w:style>
  <w:style w:type="character" w:customStyle="1" w:styleId="FooterChar">
    <w:name w:val="Footer Char"/>
    <w:basedOn w:val="DefaultParagraphFont"/>
    <w:link w:val="Footer"/>
    <w:rsid w:val="00820744"/>
  </w:style>
  <w:style w:type="paragraph" w:customStyle="1" w:styleId="EndNoteBibliographyTitle">
    <w:name w:val="EndNote Bibliography Title"/>
    <w:basedOn w:val="Normal"/>
    <w:link w:val="EndNoteBibliographyTitleChar"/>
    <w:rsid w:val="005921A9"/>
    <w:pPr>
      <w:spacing w:after="0"/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21A9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5921A9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921A9"/>
    <w:rPr>
      <w:rFonts w:ascii="Cambria" w:hAnsi="Cambria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2</Pages>
  <Words>1743</Words>
  <Characters>9938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essment 2 - Scaffolded Case Study and Data</vt:lpstr>
    </vt:vector>
  </TitlesOfParts>
  <Company/>
  <LinksUpToDate>false</LinksUpToDate>
  <CharactersWithSpaces>11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essment 2 - Scaffolded Case Study and Data</dc:title>
  <dc:creator>A1844790 - Dylan Rohan</dc:creator>
  <cp:keywords/>
  <cp:lastModifiedBy>DYLAN R</cp:lastModifiedBy>
  <cp:revision>20</cp:revision>
  <dcterms:created xsi:type="dcterms:W3CDTF">2022-03-28T10:26:00Z</dcterms:created>
  <dcterms:modified xsi:type="dcterms:W3CDTF">2022-03-28T1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ate">
    <vt:lpwstr>09/03/2022</vt:lpwstr>
  </property>
  <property fmtid="{D5CDD505-2E9C-101B-9397-08002B2CF9AE}" pid="3" name="output">
    <vt:lpwstr>word_document</vt:lpwstr>
  </property>
</Properties>
</file>